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Hewitt 1996, Excoffier et al. 2009). This pattern is evident in serial stepwise expansion events, in which populations are founded in a stepping-stone fashion (Ibrahim et al. 1996, Slatkin and Excoffier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Somateria mollissima</w:t>
      </w:r>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Bettin et al. 2007), rough-skinned newts (</w:t>
      </w:r>
      <w:r w:rsidRPr="001A0367">
        <w:rPr>
          <w:rFonts w:ascii="Arial" w:hAnsi="Arial" w:cs="Arial"/>
          <w:i/>
          <w:iCs/>
          <w:color w:val="000000"/>
          <w:sz w:val="22"/>
          <w:szCs w:val="22"/>
        </w:rPr>
        <w:t>Taricha granulosa</w:t>
      </w:r>
      <w:r w:rsidRPr="001A0367">
        <w:rPr>
          <w:rFonts w:ascii="Arial" w:hAnsi="Arial" w:cs="Arial"/>
          <w:color w:val="000000"/>
          <w:sz w:val="22"/>
          <w:szCs w:val="22"/>
        </w:rPr>
        <w:t>)</w:t>
      </w:r>
      <w:r w:rsidRPr="001A0367">
        <w:rPr>
          <w:rFonts w:ascii="Arial" w:hAnsi="Arial" w:cs="Arial"/>
          <w:sz w:val="22"/>
          <w:szCs w:val="22"/>
        </w:rPr>
        <w:t xml:space="preserve"> (Kuchta and Tan 2005)</w:t>
      </w:r>
      <w:r w:rsidR="003B7F97">
        <w:rPr>
          <w:rFonts w:ascii="Arial" w:hAnsi="Arial" w:cs="Arial"/>
          <w:sz w:val="22"/>
          <w:szCs w:val="22"/>
        </w:rPr>
        <w:t>, and European butterflies (Dapporto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e.g.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r w:rsidR="006154EC" w:rsidRPr="001A0367">
        <w:rPr>
          <w:rFonts w:ascii="Arial" w:hAnsi="Arial" w:cs="Arial"/>
          <w:i/>
          <w:iCs/>
          <w:color w:val="000000"/>
          <w:sz w:val="22"/>
          <w:szCs w:val="22"/>
        </w:rPr>
        <w:t>Wilsonia pusilla</w:t>
      </w:r>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aples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 xml:space="preserve">birds (Adriaensen and Dhondt 1990), insects (Menz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 xml:space="preserve">(e.g.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Bahamon</w:t>
      </w:r>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monarchs comprise a single genetically indistinguishable population (Lyons et al. 2012, Talla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Ackery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 xml:space="preserve">Fernández-Haeger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Samarasin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iT PicoGreen dsDNA Reagent (Thermo Fisher Scientific) on a FLx800 Fluorescence Reader (BioTek Instruments). Restriction Associated Digest (RAD) DNA libraries were then created using the PstI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SAMtools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ngsParalog tool by removing all sites within a kilobase of any SNP with a log ratio test statistic of &gt; 10 in any population </w:t>
      </w:r>
      <w:hyperlink r:id="rId11">
        <w:r w:rsidR="00FE6279" w:rsidRPr="001A0367">
          <w:rPr>
            <w:rFonts w:ascii="Arial" w:hAnsi="Arial" w:cs="Arial"/>
            <w:color w:val="000000"/>
            <w:sz w:val="22"/>
            <w:szCs w:val="22"/>
          </w:rPr>
          <w:t>(</w:t>
        </w:r>
      </w:hyperlink>
      <w:r w:rsidR="00FE6279" w:rsidRPr="001A0367">
        <w:rPr>
          <w:rFonts w:ascii="Arial" w:hAnsi="Arial" w:cs="Arial"/>
          <w:color w:val="000000"/>
          <w:sz w:val="22"/>
          <w:szCs w:val="22"/>
        </w:rPr>
        <w:t>Linderoth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398D19B0"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SAMtools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Korne</w:t>
        </w:r>
      </w:hyperlink>
      <w:r w:rsidRPr="001A0367">
        <w:rPr>
          <w:color w:val="000000"/>
        </w:rPr>
        <w:t>liussen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methods described by Gutenkunst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w:t>
      </w:r>
      <w:r w:rsidR="00E46E34" w:rsidRPr="00C94AC1">
        <w:rPr>
          <w:i/>
          <w:iCs/>
        </w:rPr>
        <w:t>Danaus erippus</w:t>
      </w:r>
      <w:r w:rsidR="00E46E34" w:rsidRPr="00010CA2">
        <w:t xml:space="preserve"> (Zhan et al. 2014) by alignment to the monarch genome as described above.</w:t>
      </w:r>
      <w:r w:rsidR="00E46E34">
        <w:t xml:space="preserve"> </w:t>
      </w:r>
      <w:r w:rsidR="00274D6B">
        <w:t>While we did not use a Hardy-Weinburg Equlibrium (HWE) filter here, only a very small proportion of our loci were consistently not in HWE across populations (p &lt; 1x10</w:t>
      </w:r>
      <w:r w:rsidR="00274D6B">
        <w:rPr>
          <w:vertAlign w:val="superscript"/>
        </w:rPr>
        <w:t>-6</w:t>
      </w:r>
      <w:r w:rsidR="00274D6B">
        <w:t xml:space="preserve"> in only 86 out of 11,384</w:t>
      </w:r>
      <w:r w:rsidR="005F4058">
        <w:t>, calculated using Wigginton et all’s (2005) method</w:t>
      </w:r>
      <w:r w:rsidR="00274D6B">
        <w:t>).</w:t>
      </w:r>
    </w:p>
    <w:p w14:paraId="2E3BA8B3" w14:textId="36AFFDA0"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Hom)</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NGSadmix,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w:t>
      </w:r>
      <w:r w:rsidR="00010CA2" w:rsidRPr="001A0367">
        <w:lastRenderedPageBreak/>
        <w:t xml:space="preserve">matrix was created using the Identity-by-State approach in ANGSD (Korneliussen </w:t>
      </w:r>
      <w:r w:rsidR="00010CA2" w:rsidRPr="001A0367">
        <w:rPr>
          <w:color w:val="000000"/>
        </w:rPr>
        <w:t>et al. 2014)</w:t>
      </w:r>
      <w:r w:rsidR="00010CA2">
        <w:rPr>
          <w:color w:val="000000"/>
        </w:rPr>
        <w:t>. No individuals were removed for these analyses.</w:t>
      </w:r>
    </w:p>
    <w:p w14:paraId="556D82F5" w14:textId="502DDAB8" w:rsidR="005F4058" w:rsidRDefault="005F4058" w:rsidP="005F4058">
      <w:pPr>
        <w:spacing w:line="480" w:lineRule="auto"/>
        <w:jc w:val="both"/>
      </w:pPr>
      <w:r>
        <w:t xml:space="preserve"> </w:t>
      </w:r>
      <w:r>
        <w:tab/>
        <w:t>We also generated a more heavily filtered versions of datasets 3 and 4 (see the supplementary information), which did not produce any substantially different result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Het/Hom,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the snpR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R implementation of the GENEPOP software package </w:t>
      </w:r>
      <w:hyperlink r:id="rId14">
        <w:r w:rsidR="002450EB" w:rsidRPr="001A0367">
          <w:rPr>
            <w:rFonts w:ascii="Arial" w:hAnsi="Arial" w:cs="Arial"/>
            <w:color w:val="000000"/>
            <w:sz w:val="22"/>
            <w:szCs w:val="22"/>
          </w:rPr>
          <w:t>(Rousset</w:t>
        </w:r>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snpR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based on results from previous studies (Lyons et al. 2012, Talla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xml:space="preserve">, Het/Hom,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Nei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Paradis and Schliep 2019)</w:t>
      </w:r>
      <w:r w:rsidR="00010CA2">
        <w:rPr>
          <w:rFonts w:ascii="Arial" w:hAnsi="Arial" w:cs="Arial"/>
          <w:color w:val="000000"/>
          <w:sz w:val="22"/>
          <w:szCs w:val="22"/>
        </w:rPr>
        <w:t xml:space="preserve"> and conducted a PCA. </w:t>
      </w:r>
      <w:r w:rsidRPr="001A0367">
        <w:rPr>
          <w:rFonts w:ascii="Arial" w:hAnsi="Arial" w:cs="Arial"/>
          <w:sz w:val="22"/>
          <w:szCs w:val="22"/>
        </w:rPr>
        <w:t>For comparison, NGSadmix was used to generate individual ancestry coefficients for each individual for between 1 and 9 putative population clusters (k)</w:t>
      </w:r>
      <w:r w:rsidR="002450EB" w:rsidRPr="001A0367">
        <w:rPr>
          <w:rFonts w:ascii="Arial" w:hAnsi="Arial" w:cs="Arial"/>
          <w:sz w:val="22"/>
          <w:szCs w:val="22"/>
        </w:rPr>
        <w:t xml:space="preserve"> (Skott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The pophelper</w:t>
      </w:r>
      <w:r w:rsidR="002450EB" w:rsidRPr="001A0367">
        <w:rPr>
          <w:rFonts w:ascii="Arial" w:hAnsi="Arial" w:cs="Arial"/>
          <w:sz w:val="22"/>
          <w:szCs w:val="22"/>
        </w:rPr>
        <w:t xml:space="preserve"> (Francis 2017) </w:t>
      </w:r>
      <w:r w:rsidRPr="001A0367">
        <w:rPr>
          <w:rFonts w:ascii="Arial" w:hAnsi="Arial" w:cs="Arial"/>
          <w:sz w:val="22"/>
          <w:szCs w:val="22"/>
        </w:rPr>
        <w:t xml:space="preserve">and snpR (Hemstrom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w:t>
      </w:r>
      <w:r w:rsidR="006E7177">
        <w:rPr>
          <w:rFonts w:ascii="Arial" w:hAnsi="Arial" w:cs="Arial"/>
          <w:sz w:val="22"/>
          <w:szCs w:val="22"/>
        </w:rPr>
        <w:lastRenderedPageBreak/>
        <w:t xml:space="preserve">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41F94746" w:rsidR="0049017D" w:rsidRPr="001A0EC8"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59718437" w14:textId="3D91B636"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Slatkin 2013) </w:t>
      </w:r>
      <w:r w:rsidRPr="001A0367">
        <w:rPr>
          <w:rFonts w:ascii="Arial" w:hAnsi="Arial" w:cs="Arial"/>
          <w:sz w:val="22"/>
          <w:szCs w:val="22"/>
        </w:rPr>
        <w:t xml:space="preserve">for each pairwise combination of North America, Hawaii, Queensland, Guam, Rota, Norfolk Island populations using the snpR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2B36B4F"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78F5B786" w14:textId="2BA2B4D4"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630FF442"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r w:rsidR="000E1B16">
        <w:rPr>
          <w:rFonts w:ascii="Arial" w:hAnsi="Arial" w:cs="Arial"/>
          <w:sz w:val="22"/>
          <w:szCs w:val="22"/>
        </w:rPr>
        <w:t>δaδi</w:t>
      </w:r>
      <w:r w:rsidR="00F72147" w:rsidRPr="001A0367">
        <w:rPr>
          <w:rFonts w:ascii="Arial" w:hAnsi="Arial" w:cs="Arial"/>
          <w:sz w:val="22"/>
          <w:szCs w:val="22"/>
        </w:rPr>
        <w:t xml:space="preserve"> (</w:t>
      </w:r>
      <w:r w:rsidR="000E1B16">
        <w:rPr>
          <w:rFonts w:ascii="Arial" w:hAnsi="Arial" w:cs="Arial"/>
          <w:sz w:val="22"/>
          <w:szCs w:val="22"/>
        </w:rPr>
        <w:t xml:space="preserve">hereafter dadi, </w:t>
      </w:r>
      <w:r w:rsidR="00F72147" w:rsidRPr="001A0367">
        <w:rPr>
          <w:rFonts w:ascii="Arial" w:hAnsi="Arial" w:cs="Arial"/>
          <w:sz w:val="22"/>
          <w:szCs w:val="22"/>
        </w:rPr>
        <w:t>Gutenkunst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 xml:space="preserve">ince demographic processes influence the frequency of common or rare alleles across </w:t>
      </w:r>
      <w:r w:rsidR="00DC27E7" w:rsidRPr="000E1B16">
        <w:rPr>
          <w:rFonts w:ascii="Arial" w:hAnsi="Arial" w:cs="Arial"/>
          <w:sz w:val="22"/>
          <w:szCs w:val="22"/>
        </w:rPr>
        <w:lastRenderedPageBreak/>
        <w:t>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1B71B080"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dadi model selection</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set described in the dadi_pipeline</w:t>
      </w:r>
      <w:r w:rsidR="00F72147" w:rsidRPr="001A0367">
        <w:rPr>
          <w:rFonts w:ascii="Arial" w:hAnsi="Arial" w:cs="Arial"/>
          <w:sz w:val="22"/>
          <w:szCs w:val="22"/>
        </w:rPr>
        <w:t xml:space="preserve"> (Portik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s, as well as the two dadi_pipelin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dadi_pipeline models with a logistic population growth equation rather than the exponential growth variant defined in the original models. </w:t>
      </w:r>
      <w:r w:rsidR="00DF611A" w:rsidRPr="001A0367">
        <w:rPr>
          <w:rFonts w:ascii="Arial" w:hAnsi="Arial" w:cs="Arial"/>
          <w:sz w:val="22"/>
          <w:szCs w:val="22"/>
        </w:rPr>
        <w:t>Each of the dadi_pipelin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dadi_pipeline)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w:t>
      </w:r>
      <w:r w:rsidR="00BE6BC8" w:rsidRPr="001A0367">
        <w:rPr>
          <w:rFonts w:ascii="Arial" w:hAnsi="Arial" w:cs="Arial"/>
          <w:sz w:val="22"/>
          <w:szCs w:val="22"/>
          <w:highlight w:val="white"/>
        </w:rPr>
        <w:lastRenderedPageBreak/>
        <w:t xml:space="preserve">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dadi_pipeline models are available </w:t>
      </w:r>
      <w:r w:rsidR="00BE6BC8" w:rsidRPr="001A0367">
        <w:rPr>
          <w:rFonts w:ascii="Arial" w:hAnsi="Arial" w:cs="Arial"/>
          <w:sz w:val="22"/>
          <w:szCs w:val="22"/>
          <w:highlight w:val="white"/>
        </w:rPr>
        <w:t xml:space="preserve">in </w:t>
      </w:r>
      <w:r w:rsidR="00F72147" w:rsidRPr="001A0367">
        <w:rPr>
          <w:rFonts w:ascii="Arial" w:hAnsi="Arial" w:cs="Arial"/>
          <w:sz w:val="22"/>
          <w:szCs w:val="22"/>
          <w:highlight w:val="white"/>
        </w:rPr>
        <w:t xml:space="preserve">Portik et al. (2017) and Charles et al. (2018). </w:t>
      </w:r>
    </w:p>
    <w:p w14:paraId="5AB20E90" w14:textId="4E6AC32E"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models we fit during the analysis, we used a variation </w:t>
      </w:r>
      <w:r w:rsidR="00BF5964">
        <w:rPr>
          <w:rFonts w:ascii="Arial" w:hAnsi="Arial" w:cs="Arial"/>
          <w:sz w:val="22"/>
          <w:szCs w:val="22"/>
        </w:rPr>
        <w:t>of</w:t>
      </w:r>
      <w:r w:rsidRPr="001A0367">
        <w:rPr>
          <w:rFonts w:ascii="Arial" w:hAnsi="Arial" w:cs="Arial"/>
          <w:sz w:val="22"/>
          <w:szCs w:val="22"/>
        </w:rPr>
        <w:t xml:space="preserve"> dadi_pipeline, the sequential step-down parameter permutation approach described by Portik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70CE87C3" w14:textId="583C7F13"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r w:rsidRPr="001A0367">
        <w:rPr>
          <w:rFonts w:ascii="Arial" w:hAnsi="Arial" w:cs="Arial"/>
          <w:i/>
          <w:iCs/>
          <w:sz w:val="22"/>
          <w:szCs w:val="22"/>
        </w:rPr>
        <w:t>Heliconius melpomene</w:t>
      </w:r>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each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NGSadmix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e.g.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xml:space="preserve">, and Het/Hom), was highest in the ancestral North American populations, followed by Hawaii, Australia, and then the remaining Pacific Island populations (Table 1, Figure </w:t>
      </w:r>
      <w:r w:rsidRPr="001A0367">
        <w:rPr>
          <w:rFonts w:ascii="Arial" w:hAnsi="Arial" w:cs="Arial"/>
          <w:sz w:val="22"/>
          <w:szCs w:val="22"/>
        </w:rPr>
        <w:lastRenderedPageBreak/>
        <w:t xml:space="preserve">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NGSadmix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dataset, but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39C16C2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xml:space="preserve">), which had a constant ancestral population size in North America, Hawaii </w:t>
      </w:r>
      <w:r w:rsidRPr="001A0367">
        <w:rPr>
          <w:rFonts w:ascii="Arial" w:hAnsi="Arial" w:cs="Arial"/>
          <w:sz w:val="22"/>
          <w:szCs w:val="22"/>
        </w:rPr>
        <w:lastRenderedPageBreak/>
        <w:t>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These three models were 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10459658"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For all of the models, the major discrepancy between the observed and simulated site frequency spectra tended to be that the models underestimated the number of rare derived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r w:rsidR="0045465B">
        <w:rPr>
          <w:rFonts w:ascii="Arial" w:hAnsi="Arial" w:cs="Arial"/>
          <w:sz w:val="22"/>
          <w:szCs w:val="22"/>
        </w:rPr>
        <w:lastRenderedPageBreak/>
        <w:t xml:space="preserve">dadi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09A82D7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Slatkin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xml:space="preserve">. The retention of genetic </w:t>
      </w:r>
      <w:r w:rsidRPr="001A0367">
        <w:rPr>
          <w:rFonts w:ascii="Arial" w:hAnsi="Arial" w:cs="Arial"/>
          <w:sz w:val="22"/>
          <w:szCs w:val="22"/>
        </w:rPr>
        <w:lastRenderedPageBreak/>
        <w:t>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Nei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Our results are similar to those of Dapporto et al. (2017)</w:t>
      </w:r>
      <w:r w:rsidR="00FA52AC">
        <w:rPr>
          <w:rFonts w:ascii="Arial" w:hAnsi="Arial" w:cs="Arial"/>
          <w:sz w:val="22"/>
          <w:szCs w:val="22"/>
        </w:rPr>
        <w:t xml:space="preserve"> </w:t>
      </w:r>
      <w:r w:rsidR="00FA52AC" w:rsidRPr="00FA52AC">
        <w:rPr>
          <w:rFonts w:ascii="Arial" w:hAnsi="Arial" w:cs="Arial"/>
          <w:sz w:val="22"/>
          <w:szCs w:val="22"/>
        </w:rPr>
        <w:t>and Vodă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from nearby islands, as well as Alvial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Talla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w:t>
      </w:r>
      <w:r w:rsidR="003F0723" w:rsidRPr="001A0367">
        <w:rPr>
          <w:rFonts w:ascii="Arial" w:hAnsi="Arial" w:cs="Arial"/>
          <w:sz w:val="22"/>
          <w:szCs w:val="22"/>
        </w:rPr>
        <w:lastRenderedPageBreak/>
        <w:t xml:space="preserve">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tion within Queensland, but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Vanessa cardui</w:t>
      </w:r>
      <w:r w:rsidR="00F51E99" w:rsidRPr="001A0367">
        <w:rPr>
          <w:rFonts w:ascii="Arial" w:hAnsi="Arial" w:cs="Arial"/>
          <w:sz w:val="22"/>
          <w:szCs w:val="22"/>
          <w:highlight w:val="white"/>
        </w:rPr>
        <w:t xml:space="preserve"> (</w:t>
      </w:r>
      <w:r w:rsidR="004728DB" w:rsidRPr="001A0367">
        <w:rPr>
          <w:rFonts w:ascii="Arial" w:hAnsi="Arial" w:cs="Arial"/>
          <w:sz w:val="22"/>
          <w:szCs w:val="22"/>
          <w:highlight w:val="white"/>
        </w:rPr>
        <w:t>Stefanescu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James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Pfeiler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Ackery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w:t>
      </w:r>
      <w:r w:rsidRPr="001A0367">
        <w:rPr>
          <w:rFonts w:ascii="Arial" w:hAnsi="Arial" w:cs="Arial"/>
          <w:sz w:val="22"/>
          <w:szCs w:val="22"/>
        </w:rPr>
        <w:lastRenderedPageBreak/>
        <w:t xml:space="preserve">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Tenger-Trolander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w:t>
      </w:r>
      <w:r w:rsidRPr="001A0367">
        <w:rPr>
          <w:rFonts w:ascii="Arial" w:hAnsi="Arial" w:cs="Arial"/>
          <w:sz w:val="22"/>
          <w:szCs w:val="22"/>
          <w:highlight w:val="white"/>
        </w:rPr>
        <w:lastRenderedPageBreak/>
        <w:t xml:space="preserve">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w:t>
      </w:r>
      <w:r w:rsidR="003F19D7">
        <w:rPr>
          <w:rFonts w:ascii="Arial" w:hAnsi="Arial" w:cs="Arial"/>
          <w:sz w:val="22"/>
          <w:szCs w:val="22"/>
        </w:rPr>
        <w:lastRenderedPageBreak/>
        <w:t xml:space="preserve">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Ackery,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Adriaensen, F., and A. A. Dhondt</w:t>
      </w:r>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Erithacus rubecula</w:t>
      </w:r>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Ali, O. A., S. M. O’Rourke, S. J. Amish, M. H. Meek, G. Luikart, C. Jeffres,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r w:rsidRPr="00394A82">
        <w:rPr>
          <w:b/>
          <w:bCs/>
        </w:rPr>
        <w:t>Alvial, I. E., H. A. Vargas, M. Marinov, C. Esquivel, J. Araya, R. Araya-Donoso, I. Vila, and D. Véliz</w:t>
      </w:r>
      <w:r>
        <w:t xml:space="preserve">. </w:t>
      </w:r>
      <w:r w:rsidRPr="00394A82">
        <w:rPr>
          <w:b/>
          <w:bCs/>
        </w:rPr>
        <w:t>2018</w:t>
      </w:r>
      <w:r>
        <w:t>. Isolation on a remote island: genetic and morphological differentiation of a cosmopolitan odonate.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Berg, J. E., M. Hebblewhite,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Bettin, O., C. Cornejo, P. J. Edwards, and R. Holderegger</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Senecio halleri</w:t>
      </w:r>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Lepid.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lastRenderedPageBreak/>
        <w:t>Chapman, B. B., C. Brönmark,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Charles, K. L., R. C. Bell, D. C. Blackburn, M. Burger, M. K. Fujita, V. Gvoždík, G. F. M. Jongsma, M. T. Kouete, A. D. Leaché, and D. M. Portik</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r w:rsidRPr="001A0367">
        <w:rPr>
          <w:rFonts w:eastAsia="Times New Roman"/>
          <w:i/>
          <w:iCs/>
          <w:lang w:val="en-US"/>
        </w:rPr>
        <w:t>Afrixalus paradorsalis</w:t>
      </w:r>
      <w:r w:rsidRPr="001A0367">
        <w:rPr>
          <w:rFonts w:eastAsia="Times New Roman"/>
          <w:lang w:val="en-US"/>
        </w:rPr>
        <w:t xml:space="preserve"> (Anura: Hyperoliidae) of the Lower Guineo-Congolian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Cohen, E. B., J. A. Hostetler, M. T. Hallworth, C. S. Rushing, T. S. Sillett, and P. P. Marra</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r w:rsidRPr="001A0367">
        <w:rPr>
          <w:rFonts w:eastAsia="Times New Roman"/>
          <w:b/>
          <w:bCs/>
          <w:lang w:val="en-US"/>
        </w:rPr>
        <w:t>Dapporto, L., A. Cini, M. Menchetti, R. Vodă, S. Bonelli, L. P. Casacci, V. Dincă, S. Scalercio,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r w:rsidRPr="003B7F97">
        <w:rPr>
          <w:b/>
          <w:bCs/>
        </w:rPr>
        <w:t>Dapporto, L., Cini, A., Vodă, R., Dincă, V., Wiemers, M., Menchetti,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Lond.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Excoffier, L., M. Foll,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Fernández-Haeger, J., D. Jordano,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pophelper: an R package and web app to analyse and visualize population structure. Mol. Ecol. Resour.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Non-migratory monarch butterflies, </w:t>
      </w:r>
      <w:r w:rsidRPr="00B51EDA">
        <w:rPr>
          <w:i/>
          <w:iCs/>
        </w:rPr>
        <w:t>Danaus plexippus</w:t>
      </w:r>
      <w:r>
        <w:t xml:space="preserve"> (L.), retain developmental plasticity and a navigational mechanism associated with migration. Biol. J. Linn. Soc. Lond.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butterflies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Gao, B., J. Hedlund, D. R. Reynolds, B. Zhai,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Bahamón, V., R. Márquez, A. E. Jahn, C. Y. Miyaki, D. T. Tuero, O. Laverde-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populations. Conserv.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Guillot, G., Estoup, A., Mortier, F.</w:t>
      </w:r>
      <w:r>
        <w:rPr>
          <w:b/>
          <w:bCs/>
        </w:rPr>
        <w:t>, and J.F.</w:t>
      </w:r>
      <w:r w:rsidRPr="008356AA">
        <w:rPr>
          <w:b/>
          <w:bCs/>
        </w:rPr>
        <w:t xml:space="preserve"> Cosson.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r w:rsidRPr="001C5583">
        <w:rPr>
          <w:b/>
          <w:bCs/>
        </w:rPr>
        <w:t>Evanno, G., Regnaut, S., &amp; Goude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Gutenkuns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Liautard, C., M. Dorris, X. Maside, S. Macaskill, D. L. Halligan, D. Houle, B. Charlesworth, and P. D. Keightley</w:t>
      </w:r>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r>
        <w:t xml:space="preserve">snpR: user friendly population genomics for SNP datasets with categorical metadata. Authorea.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ome genetic consequences of ice ages, and their role in divergence and speciation. Biol. J. Linn. Soc. Lond.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r w:rsidRPr="001A0367">
        <w:rPr>
          <w:rFonts w:eastAsia="Times New Roman"/>
          <w:i/>
          <w:iCs/>
          <w:lang w:val="en-US"/>
        </w:rPr>
        <w:t>Wilsonia pusilla</w:t>
      </w:r>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r w:rsidRPr="00581393">
        <w:rPr>
          <w:b/>
          <w:bCs/>
        </w:rPr>
        <w:t>Keightley, P. D., A. Pinharanda, R. W. Ness, F. Simpson, K. K. Dasmahapatra, J. Mallet, J. W. Davey, and C. D. Jiggins</w:t>
      </w:r>
      <w:r>
        <w:t xml:space="preserve">. </w:t>
      </w:r>
      <w:r w:rsidRPr="00581393">
        <w:rPr>
          <w:b/>
          <w:bCs/>
        </w:rPr>
        <w:t>2015</w:t>
      </w:r>
      <w:r>
        <w:t>. Estimation of the spontaneous mutation rate in Heliconius melpomene.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Kondo, B., J. L. Peters, B. B. Rosensteel, and K. E. Omland</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Korneliussen, T. S., A. Albrechtsen,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Kuchta,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r w:rsidRPr="001A0367">
        <w:rPr>
          <w:rFonts w:eastAsia="Times New Roman"/>
          <w:i/>
          <w:iCs/>
          <w:lang w:val="en-US"/>
        </w:rPr>
        <w:t>Taricha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B. Handsaker, A. Wysoker, T. Fennell, J. Ruan, N. Homer, G. Marth, G. Abecasis,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The Sequence Alignment/Map format and SAMtools.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nderoth,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Menz,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Lepid.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Nei,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aradis, E., and K. Schliep</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Peter, B. M., and M. Slatki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Pfeiler, E., N. O. Nazario-Yepiz, F. Pérez-Gálvez, C. A. Chávez-Mora, M. R. L. Laclette, E. Rendón-Salinas, and T. A. Markow</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Hered.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M. P. Zalucki, M. Bangura, M. Udawatta, M. R. Kronforst, S. Altizer, J. F. Haeger,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J. C. de Roode, S. Altizer,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Extreme heterogeneity in parasitism despite low population genetic structure among monarch butterflies inhabiting the Hawaiian islands.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Pierce A. A., S. Altizer ,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ortik, D. M., A. D. Leaché, D. Rivera, M. F. Barej, M. Burger, M. Hirschfeld, M.-O. Rödel,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Evaluating mechanisms of diversification in a Guineo-Congolian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Prince, D. J., S. M. O’Rourke, T. Q. Thompson, O. A. Ali, H. S. Lyman, I. K. Saglam, T. J. Hotaling,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Rousse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genepop’007: a complete re-implementation of the genepop software for Windows and Linux. Mol. Ecol. Resour.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Saitou, N., and M. Nei</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r w:rsidRPr="00B46F48">
        <w:rPr>
          <w:b/>
          <w:bCs/>
        </w:rPr>
        <w:t>Samarasin, P., Shuter,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Villablanca,</w:t>
      </w:r>
      <w:r w:rsidR="00F60EE2" w:rsidRPr="00F60EE2">
        <w:rPr>
          <w:b/>
          <w:bCs/>
        </w:rPr>
        <w:t xml:space="preserve"> J. C.</w:t>
      </w:r>
      <w:r w:rsidRPr="00F60EE2">
        <w:rPr>
          <w:b/>
          <w:bCs/>
        </w:rPr>
        <w:t xml:space="preserve"> Maerz,</w:t>
      </w:r>
      <w:r w:rsidR="00F60EE2" w:rsidRPr="00F60EE2">
        <w:rPr>
          <w:b/>
          <w:bCs/>
        </w:rPr>
        <w:t xml:space="preserve"> and S.</w:t>
      </w:r>
      <w:r w:rsidRPr="00F60EE2">
        <w:rPr>
          <w:b/>
          <w:bCs/>
        </w:rPr>
        <w:t xml:space="preserve"> Altizer</w:t>
      </w:r>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Maerz, </w:t>
      </w:r>
      <w:r w:rsidR="00F60EE2" w:rsidRPr="005972D1">
        <w:rPr>
          <w:b/>
          <w:bCs/>
        </w:rPr>
        <w:t xml:space="preserve">M. D. </w:t>
      </w:r>
      <w:r w:rsidRPr="005972D1">
        <w:rPr>
          <w:b/>
          <w:bCs/>
        </w:rPr>
        <w:t>Hunter</w:t>
      </w:r>
      <w:r w:rsidR="005972D1" w:rsidRPr="005972D1">
        <w:rPr>
          <w:b/>
          <w:bCs/>
        </w:rPr>
        <w:t>, … S. Altizer.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Lond.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kotte, L., T. S. Korneliussen, and A. Albrechtse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Slatkin, M., and L. Excoffier</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r w:rsidRPr="001A0367">
        <w:rPr>
          <w:rFonts w:eastAsia="Times New Roman"/>
          <w:b/>
          <w:bCs/>
          <w:lang w:val="en-US"/>
        </w:rPr>
        <w:t>Stefanescu, C., M. Alarcón,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Vanessa cardui</w:t>
      </w:r>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Talla, V., A. A. Pierce, K. L. Adams, T. J. B. de Man, S. Nallu, F. X. Villablanca,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Tenger-Trolander,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Tiedemann, R., K. B. Paulus, M. Scheer, K. G. Von Kistowski, K. Skírnisson,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Somateria mollissima</w:t>
      </w:r>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r w:rsidRPr="00FA52AC">
        <w:rPr>
          <w:b/>
          <w:bCs/>
        </w:rPr>
        <w:t>Vodă, R., Dapporto, L., Dincă, V., Shreeve, T. G., Khaldi, M., Barech,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Waples,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across the Pacific: the Columbus hypothesis revisited. Biol. J. Linn. Soc. Lond.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MonarchBase: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Zhan, S., W. Zhang, K. Niitepõld, J. Hsu, J. F. Haeger, M. P. Zalucki, S. Altizer,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The genetics of monarch butterfly migration and warning colouration.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Hom</w:t>
            </w:r>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2276631E"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r w:rsidR="00DE4C4E">
        <w:t>Populations from Guam, Rota, and Saipan are all part of the Mariana Islands archipelago. Queensland, New South Wales, and Victoria are all within the Australian continent.</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Visual depiction of the four best performing models from dadi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results from NGSadmix</w:t>
      </w:r>
      <w:r w:rsidR="00AE0BE1">
        <w:t xml:space="preserve"> (k = 5)</w:t>
      </w:r>
      <w:r>
        <w:t xml:space="preserve">. </w:t>
      </w:r>
      <w:r w:rsidR="003542CD">
        <w:t xml:space="preserve">Note that the geographic positions of the Mariana Islands (ROT, GUA, and SAI) and the Hawaiian Islands (OAH and MAU) are shifted slightly for readability. </w:t>
      </w:r>
      <w:r>
        <w:t>(b) NGSadmix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34A3751D" w:rsidR="009A69BA" w:rsidRDefault="002D76B7">
      <w:pPr>
        <w:rPr>
          <w:b/>
        </w:rPr>
      </w:pPr>
      <w:r>
        <w:rPr>
          <w:b/>
          <w:noProof/>
        </w:rPr>
        <w:lastRenderedPageBreak/>
        <w:drawing>
          <wp:inline distT="0" distB="0" distL="0" distR="0" wp14:anchorId="7DD0A270" wp14:editId="4E03C8D4">
            <wp:extent cx="5943600" cy="3368040"/>
            <wp:effectExtent l="0" t="0" r="0" b="381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6A8FA29E" w:rsidR="00FB2144" w:rsidRPr="009A69BA" w:rsidRDefault="009A69BA">
      <w:commentRangeStart w:id="1"/>
      <w:r>
        <w:rPr>
          <w:b/>
        </w:rPr>
        <w:t xml:space="preserve">Figure </w:t>
      </w:r>
      <w:r w:rsidR="00C71825">
        <w:rPr>
          <w:b/>
        </w:rPr>
        <w:t>4</w:t>
      </w:r>
      <w:r>
        <w:rPr>
          <w:b/>
        </w:rPr>
        <w:t xml:space="preserve"> – </w:t>
      </w:r>
      <w:r>
        <w:t>Observed</w:t>
      </w:r>
      <w:r w:rsidR="002D76B7">
        <w:t xml:space="preserve"> data</w:t>
      </w:r>
      <w:r>
        <w:t xml:space="preserve"> (Left) and </w:t>
      </w:r>
      <w:r w:rsidR="002D76B7">
        <w:t xml:space="preserve">model </w:t>
      </w:r>
      <w:r>
        <w:t xml:space="preserve">estimated (Right) derived site frequency spectra for </w:t>
      </w:r>
      <w:bookmarkStart w:id="2" w:name="_Hlk79754147"/>
      <w:r>
        <w:t>the</w:t>
      </w:r>
      <w:bookmarkStart w:id="3" w:name="_Hlk79754112"/>
      <w:bookmarkEnd w:id="2"/>
      <w:r w:rsidR="00C71825">
        <w:rPr>
          <w:i/>
          <w:iCs/>
        </w:rPr>
        <w:t xml:space="preserve"> Three Epoch</w:t>
      </w:r>
      <w:r w:rsidR="00C71825">
        <w:t xml:space="preserve"> model</w:t>
      </w:r>
      <w:r>
        <w:t xml:space="preserve">. </w:t>
      </w:r>
      <w:r w:rsidR="002D76B7">
        <w:t>Cell brightness corresponds t</w:t>
      </w:r>
      <w:r w:rsidR="00A508C2">
        <w:t xml:space="preserve">o the number of loci with derived allele frequencies in the given bin for both Hawaii (HAW) and North America (NAM). </w:t>
      </w:r>
      <w:r>
        <w:t xml:space="preserve">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3"/>
      <w:r w:rsidR="00C71825">
        <w:rPr>
          <w:bCs/>
        </w:rPr>
        <w:t>. Figures S6-8 are similar plots for the other three top models</w:t>
      </w:r>
      <w:commentRangeEnd w:id="1"/>
      <w:r w:rsidR="00A038EC">
        <w:rPr>
          <w:rStyle w:val="CommentReference"/>
          <w:rFonts w:ascii="Arial" w:eastAsia="Arial" w:hAnsi="Arial" w:cs="Arial"/>
          <w:lang w:val="en"/>
        </w:rPr>
        <w:commentReference w:id="1"/>
      </w:r>
      <w:r w:rsidR="00C71825">
        <w:rPr>
          <w:bCs/>
        </w:rPr>
        <w:t>.</w:t>
      </w:r>
    </w:p>
    <w:sectPr w:rsidR="00FB2144" w:rsidRPr="009A69BA" w:rsidSect="00C76753">
      <w:footerReference w:type="even" r:id="rId28"/>
      <w:footerReference w:type="default" r:id="rId29"/>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lliam Hemstrom" w:date="2022-03-11T16:23:00Z" w:initials="WH">
    <w:p w14:paraId="0129EE28" w14:textId="59F75C49" w:rsidR="00A038EC" w:rsidRDefault="00A038EC">
      <w:pPr>
        <w:pStyle w:val="CommentText"/>
      </w:pPr>
      <w:r>
        <w:rPr>
          <w:rStyle w:val="CommentReference"/>
        </w:rPr>
        <w:annotationRef/>
      </w:r>
      <w:r>
        <w:t>Flip orientation of plots on right to have the right quadrant on the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9EE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5F5ED" w16cex:dateUtc="2022-03-12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9EE28" w16cid:durableId="25D5F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F34F6" w14:textId="77777777" w:rsidR="007517BC" w:rsidRDefault="007517BC" w:rsidP="00F644B5">
      <w:r>
        <w:separator/>
      </w:r>
    </w:p>
  </w:endnote>
  <w:endnote w:type="continuationSeparator" w:id="0">
    <w:p w14:paraId="1F29C32F" w14:textId="77777777" w:rsidR="007517BC" w:rsidRDefault="007517BC"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1B5BD" w14:textId="77777777" w:rsidR="007517BC" w:rsidRDefault="007517BC" w:rsidP="00F644B5">
      <w:r>
        <w:separator/>
      </w:r>
    </w:p>
  </w:footnote>
  <w:footnote w:type="continuationSeparator" w:id="0">
    <w:p w14:paraId="20C55FA4" w14:textId="77777777" w:rsidR="007517BC" w:rsidRDefault="007517BC"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52F36"/>
    <w:rsid w:val="0006299D"/>
    <w:rsid w:val="00076730"/>
    <w:rsid w:val="000A7BBC"/>
    <w:rsid w:val="000E1B16"/>
    <w:rsid w:val="000E2CEA"/>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175"/>
    <w:rsid w:val="003F0723"/>
    <w:rsid w:val="003F138A"/>
    <w:rsid w:val="003F19D7"/>
    <w:rsid w:val="003F2EF0"/>
    <w:rsid w:val="003F4F83"/>
    <w:rsid w:val="00416C2B"/>
    <w:rsid w:val="00446AA4"/>
    <w:rsid w:val="0045465B"/>
    <w:rsid w:val="004728DB"/>
    <w:rsid w:val="0049017D"/>
    <w:rsid w:val="004D1E24"/>
    <w:rsid w:val="0051365D"/>
    <w:rsid w:val="00546852"/>
    <w:rsid w:val="005601E7"/>
    <w:rsid w:val="005636A1"/>
    <w:rsid w:val="00573516"/>
    <w:rsid w:val="00581393"/>
    <w:rsid w:val="005972D1"/>
    <w:rsid w:val="005A1ECC"/>
    <w:rsid w:val="005A6990"/>
    <w:rsid w:val="005B090F"/>
    <w:rsid w:val="005B44B7"/>
    <w:rsid w:val="005E6500"/>
    <w:rsid w:val="005F3CB8"/>
    <w:rsid w:val="005F4058"/>
    <w:rsid w:val="006014FF"/>
    <w:rsid w:val="006154E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4529"/>
    <w:rsid w:val="007B49DA"/>
    <w:rsid w:val="007C303F"/>
    <w:rsid w:val="007C4E22"/>
    <w:rsid w:val="007C6681"/>
    <w:rsid w:val="007D2ACD"/>
    <w:rsid w:val="007E643D"/>
    <w:rsid w:val="007F045B"/>
    <w:rsid w:val="007F237F"/>
    <w:rsid w:val="007F338C"/>
    <w:rsid w:val="007F4083"/>
    <w:rsid w:val="008101BF"/>
    <w:rsid w:val="00810F66"/>
    <w:rsid w:val="008170A3"/>
    <w:rsid w:val="00820779"/>
    <w:rsid w:val="00822D7E"/>
    <w:rsid w:val="00824683"/>
    <w:rsid w:val="00834A64"/>
    <w:rsid w:val="008356AA"/>
    <w:rsid w:val="00845A6A"/>
    <w:rsid w:val="00850235"/>
    <w:rsid w:val="008640FB"/>
    <w:rsid w:val="0089799A"/>
    <w:rsid w:val="008B65A2"/>
    <w:rsid w:val="008C5F7E"/>
    <w:rsid w:val="008C7C3F"/>
    <w:rsid w:val="008E25FF"/>
    <w:rsid w:val="008F276C"/>
    <w:rsid w:val="008F4C30"/>
    <w:rsid w:val="00962BAE"/>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9423D"/>
    <w:rsid w:val="00AA6FF3"/>
    <w:rsid w:val="00AE0BE1"/>
    <w:rsid w:val="00AF0893"/>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45FB6"/>
    <w:rsid w:val="00C57F93"/>
    <w:rsid w:val="00C63C35"/>
    <w:rsid w:val="00C643AD"/>
    <w:rsid w:val="00C71825"/>
    <w:rsid w:val="00C74674"/>
    <w:rsid w:val="00C76753"/>
    <w:rsid w:val="00C84467"/>
    <w:rsid w:val="00C94AC1"/>
    <w:rsid w:val="00CA10DB"/>
    <w:rsid w:val="00CA29E8"/>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611A"/>
    <w:rsid w:val="00E421D0"/>
    <w:rsid w:val="00E46E34"/>
    <w:rsid w:val="00E568B5"/>
    <w:rsid w:val="00E66D39"/>
    <w:rsid w:val="00E76084"/>
    <w:rsid w:val="00E9183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82F26"/>
    <w:rsid w:val="00F93CF0"/>
    <w:rsid w:val="00F95F31"/>
    <w:rsid w:val="00FA52AC"/>
    <w:rsid w:val="00FB2144"/>
    <w:rsid w:val="00FB41B9"/>
    <w:rsid w:val="00FC0157"/>
    <w:rsid w:val="00FD28ED"/>
    <w:rsid w:val="00FD3C7E"/>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jpeg"/><Relationship Id="rId28" Type="http://schemas.openxmlformats.org/officeDocument/2006/relationships/footer" Target="footer1.xml"/><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microsoft.com/office/2018/08/relationships/commentsExtensible" Target="commentsExtensible.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2</TotalTime>
  <Pages>37</Pages>
  <Words>13026</Words>
  <Characters>7425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88</cp:revision>
  <dcterms:created xsi:type="dcterms:W3CDTF">2020-02-09T21:34:00Z</dcterms:created>
  <dcterms:modified xsi:type="dcterms:W3CDTF">2022-03-17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